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31E707D9"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Ch</w:t>
      </w:r>
      <w:r w:rsidR="00A26B98">
        <w:t>E</w:t>
      </w:r>
      <w:r>
        <w:t xml:space="preserve">MBL, EnSEMBL, NCBI)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r>
        <w:t xml:space="preserve">ChEMBL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r>
        <w:t>ChEMBL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r w:rsidR="006D4E6C">
        <w:rPr>
          <w:b/>
          <w:bCs/>
        </w:rPr>
        <w:t>jackhmmer</w:t>
      </w:r>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choloroquin and sulfadoxine-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0B6A7A67" w:rsidR="0066354D" w:rsidRDefault="005075D8" w:rsidP="0066354D">
      <w:pPr>
        <w:keepNext/>
      </w:pPr>
      <w:bookmarkStart w:id="0" w:name="_GoBack"/>
      <w:bookmarkEnd w:id="0"/>
      <w:r>
        <w:rPr>
          <w:noProof/>
        </w:rPr>
        <w:drawing>
          <wp:inline distT="0" distB="0" distL="0" distR="0" wp14:anchorId="089AD1CA" wp14:editId="2AB20B5B">
            <wp:extent cx="5943600" cy="45624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5A794839" w:rsidR="0066354D" w:rsidRDefault="0066354D" w:rsidP="0066354D">
      <w:pPr>
        <w:pStyle w:val="Caption"/>
      </w:pPr>
      <w:r>
        <w:t xml:space="preserve">Figure </w:t>
      </w:r>
      <w:fldSimple w:instr=" SEQ Figure \* ARABIC ">
        <w:r>
          <w:rPr>
            <w:noProof/>
          </w:rPr>
          <w:t>1</w:t>
        </w:r>
      </w:fldSimple>
      <w:r>
        <w:t>: Processing overview</w:t>
      </w:r>
    </w:p>
    <w:p w14:paraId="79D4A9C4" w14:textId="6C78C0FB" w:rsidR="0066354D" w:rsidRDefault="0066354D" w:rsidP="0066354D">
      <w:r>
        <w:t>PlasmoDB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7.2.1. fan_out_fasta.R</w:t>
      </w:r>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0B0CC6B0" w:rsidR="00383494" w:rsidRDefault="004B3448" w:rsidP="004B3448">
      <w:pPr>
        <w:pStyle w:val="Caption"/>
        <w:rPr>
          <w:rFonts w:ascii="Lucida Console" w:hAnsi="Lucida Console" w:cs="Lucida Console"/>
        </w:rPr>
      </w:pPr>
      <w:r>
        <w:t xml:space="preserve">Figure </w:t>
      </w:r>
      <w:fldSimple w:instr=" SEQ Figure \* ARABIC ">
        <w:r w:rsidR="0066354D">
          <w:rPr>
            <w:noProof/>
          </w:rPr>
          <w:t>2</w:t>
        </w:r>
      </w:fldSimple>
      <w:r>
        <w:rPr>
          <w:noProof/>
        </w:rPr>
        <w:t xml:space="preserve">: </w:t>
      </w:r>
      <w:r w:rsidR="008E05BC">
        <w:rPr>
          <w:noProof/>
        </w:rPr>
        <w:t>ORF</w:t>
      </w:r>
      <w:r>
        <w:rPr>
          <w:noProof/>
        </w:rPr>
        <w:t xml:space="preserve"> header structure determines fan out destination</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51C2A112" w14:textId="5F2A8EF8" w:rsidR="00AD20D2" w:rsidRDefault="00AD20D2" w:rsidP="00AD20D2">
      <w:pPr>
        <w:pStyle w:val="Heading1"/>
      </w:pPr>
      <w:r>
        <w:lastRenderedPageBreak/>
        <w:fldChar w:fldCharType="begin"/>
      </w:r>
      <w:r>
        <w:instrText xml:space="preserve"> autonumlgl </w:instrText>
      </w:r>
      <w:r>
        <w:fldChar w:fldCharType="end"/>
      </w:r>
      <w:r>
        <w:t xml:space="preserve"> Results</w:t>
      </w:r>
    </w:p>
    <w:p w14:paraId="7EBBB31B" w14:textId="01D30C0C" w:rsidR="00AD20D2" w:rsidRDefault="00AD20D2" w:rsidP="00AD20D2"/>
    <w:p w14:paraId="1881D7F1" w14:textId="4845F924" w:rsidR="00AD20D2" w:rsidRDefault="00AD20D2">
      <w:r>
        <w:br w:type="page"/>
      </w:r>
    </w:p>
    <w:p w14:paraId="3F73BA96" w14:textId="70741CAC" w:rsidR="00AD20D2" w:rsidRDefault="00AD20D2" w:rsidP="00AD20D2">
      <w:pPr>
        <w:pStyle w:val="Heading1"/>
      </w:pPr>
      <w:r>
        <w:lastRenderedPageBreak/>
        <w:fldChar w:fldCharType="begin"/>
      </w:r>
      <w:r>
        <w:instrText xml:space="preserve"> autonumlgl </w:instrText>
      </w:r>
      <w:r>
        <w:fldChar w:fldCharType="end"/>
      </w:r>
      <w:r>
        <w:t xml:space="preserve"> Discussion</w:t>
      </w:r>
    </w:p>
    <w:p w14:paraId="317CD312" w14:textId="1CBA2931" w:rsidR="00AD20D2" w:rsidRDefault="00AD20D2" w:rsidP="00AD20D2"/>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p>
    <w:p w14:paraId="7474538F" w14:textId="14CFA0A1" w:rsidR="002D0383" w:rsidRDefault="002D0383" w:rsidP="002D0383">
      <w:r>
        <w:t>Run this script at the command line of psql attached as chembl_25 in the blast_targets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copy (select td.chembl_id, cs.sequence from target_dictionary td join target_components tc on td.tid = tc.tid join component_sequences cs on tc.targcomp_id=cs.component_id) to chembl_targets.txt</w:t>
      </w:r>
    </w:p>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r w:rsidR="0086262C">
        <w:rPr>
          <w:b/>
          <w:bCs/>
        </w:rPr>
        <w:t>blast_targets</w:t>
      </w:r>
      <w:r w:rsidR="0086262C">
        <w:t xml:space="preserve"> directory</w:t>
      </w:r>
      <w:r>
        <w:t xml:space="preserve">:  </w:t>
      </w:r>
      <w:r>
        <w:rPr>
          <w:b/>
          <w:bCs/>
        </w:rPr>
        <w:t>perl split_to_fasta.pl</w:t>
      </w:r>
    </w:p>
    <w:p w14:paraId="710533E1" w14:textId="6C74C79B" w:rsidR="003C2BE7" w:rsidRPr="003C2BE7" w:rsidRDefault="003C2BE7" w:rsidP="003C2BE7">
      <w:pPr>
        <w:rPr>
          <w:i/>
          <w:iCs/>
        </w:rPr>
      </w:pPr>
      <w:r>
        <w:t>Th</w:t>
      </w:r>
      <w:r w:rsidR="00D94D35">
        <w:t>is</w:t>
      </w:r>
      <w:r>
        <w:t xml:space="preserve"> script creates the </w:t>
      </w:r>
      <w:r>
        <w:rPr>
          <w:b/>
          <w:bCs/>
        </w:rPr>
        <w:t>component_sequences.fa</w:t>
      </w:r>
      <w:r>
        <w:rPr>
          <w:b/>
          <w:bCs/>
          <w:i/>
          <w:iCs/>
        </w:rPr>
        <w:t xml:space="preserve"> </w:t>
      </w:r>
      <w:r>
        <w:t xml:space="preserve">file which can be found in the </w:t>
      </w:r>
      <w:r>
        <w:rPr>
          <w:b/>
          <w:bCs/>
        </w:rPr>
        <w:t>supplements</w:t>
      </w:r>
      <w:r>
        <w:t>/</w:t>
      </w:r>
      <w:r>
        <w:rPr>
          <w:b/>
          <w:bCs/>
        </w:rPr>
        <w:t>blast_targets</w:t>
      </w:r>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delim&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infil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outfile = 'component_sequences.fa';</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delim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infile) or die("Unable to open $infile\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outfile) or die ("Unable to open $outfile\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delim,$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1"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fan_out_fasta.R</w:t>
      </w:r>
      <w:bookmarkEnd w:id="1"/>
    </w:p>
    <w:p w14:paraId="7B31FE98" w14:textId="07AFCAC2" w:rsidR="00D01232" w:rsidRDefault="00D01232" w:rsidP="00D01232">
      <w:r>
        <w:t xml:space="preserve">This script is run within RStudio to fan out the single FASTA file from </w:t>
      </w:r>
      <w:r w:rsidRPr="00D01232">
        <w:rPr>
          <w:i/>
          <w:iCs/>
        </w:rPr>
        <w:t>Plasmodb</w:t>
      </w:r>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n out AA_fasta file from plasmodbc</w:t>
      </w:r>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based on the structure of Plasmodium AA_orf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1. &gt;Pf3D7_01_v3-1-60871-61059 | organism=Plasmodium_falciparum_3D7 | location=Pf3D7_01_v3:60871-61059(+) | length=63 | sequence_SO=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sequence_SO=&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_name</w:t>
      </w:r>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2. &gt;Pf_M76611-5-344-75 | organism=Plasmodium_falciparum_3D7 | location=Pf_M76611:75-344(-) | length=90 | sequence_SO=mitochondrial_chromosome</w:t>
      </w:r>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fname---------^   &lt;other stuff&gt;  sequence_SO=mitochondrial_chromosome</w:t>
      </w:r>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chromosome_name, orf_nam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or mitochondrial, orfnam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stringr)</w:t>
      </w:r>
    </w:p>
    <w:p w14:paraId="06227DE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etwd('~/genomes')</w:t>
      </w:r>
    </w:p>
    <w:p w14:paraId="7444DA1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_file=file.choose()</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read.table(file=aa_file,header = FALSE, sep='~', stringsAsFactors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irstrec=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data.frame(lines=aa, stringsAsFactors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firstrec,'_')</w:t>
      </w:r>
    </w:p>
    <w:p w14:paraId="165EA4D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ganism_pref=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organism_pref))</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headers=aa[substr(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_headers = setdiff(orf_headers, mi_headers)</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strsplit(chrom_headers,'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sapply(parsed,function(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dirname=paste(organism_pref,chromosome,sep='/')</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mkdir',dirname))</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dirname=paste(organism_pref,'mitochondrion', sep='/')</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mkdir',dirname))</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 = data.frame(line='')</w:t>
      </w:r>
    </w:p>
    <w:p w14:paraId="64F090C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_name=''</w:t>
      </w:r>
    </w:p>
    <w:p w14:paraId="7BEE9CE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orf.df=data.frame(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orf_lin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orf_line: ',orf_line))</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substr(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orf_name) || nchar(orf_name)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ste0(orf_name,'.FASTA')</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data.frame(line=orf_line)</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orf_line))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unlist(strsplit(orf_line,'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substr(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orf_line,'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unlist(strspli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name=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chromosome,', orf_name:', orf_name))</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rbind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_line.df=data.frame(line=orf_line)</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orf.df = rbind(orf.df, orf_line.df);</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orf_name) || nchar(orf_name)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_dir_name = paste(organism_pref,chromosome, orf_name,sep='/')</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rite.table(orf.df, file=write_dir_name,row.names = FALSE,col.names = FALSE,quote=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r>
        <w:rPr>
          <w:i/>
          <w:iCs/>
        </w:rPr>
        <w:t>Organism_dir</w:t>
      </w:r>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org_dir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read -p "Organism directory: " -a org_dir</w:t>
      </w:r>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org_dir=$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org_dir</w:t>
      </w:r>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or chrom_dir in $( ls -d $org_dir*/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for orf in $( ls $chrom_dir*.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orf</w:t>
      </w:r>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blastp -db ~/blast_targets/chembl_25_targets -query $orf -num_alignments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fallthough';</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_string;</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gt;\s*(\S+)/) # orf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_string = join("\t",@rec);</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rec_string}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t$record\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p>
    <w:p w14:paraId="5A508B13" w14:textId="77777777" w:rsidR="0003488F" w:rsidRDefault="0003488F" w:rsidP="0003488F">
      <w:r>
        <w:t>Create the blast_statistics file by concatenating all the *.blast.stat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org_dir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org_dir</w:t>
      </w:r>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org_dir=$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g_dir</w:t>
      </w:r>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orf_id</w:t>
      </w:r>
      <w:r w:rsidRPr="0003488F">
        <w:rPr>
          <w:rFonts w:ascii="Courier New" w:hAnsi="Courier New" w:cs="Courier New"/>
          <w:sz w:val="16"/>
          <w:szCs w:val="16"/>
        </w:rPr>
        <w:tab/>
        <w:t>target</w:t>
      </w:r>
      <w:r w:rsidRPr="0003488F">
        <w:rPr>
          <w:rFonts w:ascii="Courier New" w:hAnsi="Courier New" w:cs="Courier New"/>
          <w:sz w:val="16"/>
          <w:szCs w:val="16"/>
        </w:rPr>
        <w:tab/>
        <w:t>query_length</w:t>
      </w:r>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or chrom_dir in $( ls -d $org_dir*/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chrom_dir*.blastp.txt.stats)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org_dir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read -p "Organism directory: " -a org_dir</w:t>
      </w:r>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org_dir=$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org_dir</w:t>
      </w:r>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or chrom_dir in $( ls -d $org_dir*/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for orf in $( ls $chrom_dir*.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orf</w:t>
      </w:r>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perl ~/genomes/extract_header.pl &lt; ${orf} &gt; ${orf}.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p w14:paraId="1241B32D" w14:textId="77777777" w:rsidR="009A1CC2" w:rsidRDefault="009A1CC2" w:rsidP="009A1CC2">
      <w:pPr>
        <w:pStyle w:val="Heading3"/>
      </w:pPr>
      <w:r>
        <w:fldChar w:fldCharType="begin"/>
      </w:r>
      <w:r>
        <w:instrText xml:space="preserve"> autonumlgl </w:instrText>
      </w:r>
      <w:r>
        <w:fldChar w:fldCharType="end"/>
      </w:r>
      <w:r>
        <w:t xml:space="preserve"> create_blast_statistics_tbl.sql</w:t>
      </w:r>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sk_blast_statistics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x_id bigint</w:t>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orf_id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chembl_id</w:t>
      </w:r>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mport_date timestamp not null default clock_timestamp()</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_import</w:t>
      </w:r>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orf_id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query_length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p w14:paraId="65959114" w14:textId="77777777" w:rsidR="009A1CC2" w:rsidRDefault="009A1CC2" w:rsidP="009A1CC2">
      <w:pPr>
        <w:pStyle w:val="Heading3"/>
      </w:pPr>
      <w:r>
        <w:fldChar w:fldCharType="begin"/>
      </w:r>
      <w:r>
        <w:instrText xml:space="preserve"> autonumlgl </w:instrText>
      </w:r>
      <w:r>
        <w:fldChar w:fldCharType="end"/>
      </w:r>
      <w:r>
        <w:t xml:space="preserve"> import_p_falciparum.sql</w:t>
      </w:r>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truncate table blast_statistics_import;</w:t>
      </w:r>
    </w:p>
    <w:p w14:paraId="369D55D2" w14:textId="77777777" w:rsidR="009A1CC2" w:rsidRDefault="009A1CC2" w:rsidP="009A1CC2">
      <w:pPr>
        <w:spacing w:after="0" w:line="240" w:lineRule="auto"/>
      </w:pPr>
      <w:r>
        <w:t>\copy blast_statistics_import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tax_id, organism, orf_id, target, query_length, score, expect, identities, positives, gaps)</w:t>
      </w:r>
    </w:p>
    <w:p w14:paraId="6D8FD77C" w14:textId="77777777" w:rsidR="009A1CC2" w:rsidRDefault="009A1CC2" w:rsidP="009A1CC2">
      <w:pPr>
        <w:spacing w:after="0" w:line="240" w:lineRule="auto"/>
      </w:pPr>
      <w:r>
        <w:t>SELECT 36329 -- tax_id</w:t>
      </w:r>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orf_id</w:t>
      </w:r>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query_length</w:t>
      </w:r>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FROM blast_statistics_impor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org_dir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read -p "Organism directory: " -a org_dir</w:t>
      </w:r>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org_dir=$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org_dir</w:t>
      </w:r>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or chrom_dir in $( ls -d $org_dir*/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for orf in $( ls $chrom_dir*.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jackhmmer " $orf</w:t>
      </w:r>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jackhmmer --domtblout $orf.summary -o $orf.hmm.txt $orf ~/hmmer_targets/component_sequences.fa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perl</w:t>
      </w:r>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ext_fn</w:t>
      </w:r>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summary_fn;</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text_fn,"\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text_fn;</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summary_fn</w:t>
      </w:r>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summary_fn,"\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summary_fn ) or die "Can't open $summary_fn\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2F1F682" w14:textId="478AC5F3" w:rsidR="001E7049" w:rsidRDefault="001E7049">
      <w:r>
        <w:br w:type="page"/>
      </w:r>
    </w:p>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org_dir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read -p "Organism directory: " -a org_dir</w:t>
      </w:r>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org_dir=$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org_dir</w:t>
      </w:r>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t>tlen</w:t>
      </w:r>
      <w:r w:rsidRPr="00FB61E6">
        <w:rPr>
          <w:rFonts w:ascii="Courier New" w:hAnsi="Courier New" w:cs="Courier New"/>
          <w:sz w:val="16"/>
          <w:szCs w:val="16"/>
        </w:rPr>
        <w:tab/>
        <w:t>orf</w:t>
      </w:r>
      <w:r w:rsidRPr="00FB61E6">
        <w:rPr>
          <w:rFonts w:ascii="Courier New" w:hAnsi="Courier New" w:cs="Courier New"/>
          <w:sz w:val="16"/>
          <w:szCs w:val="16"/>
        </w:rPr>
        <w:tab/>
        <w:t>qlen</w:t>
      </w:r>
      <w:r w:rsidRPr="00FB61E6">
        <w:rPr>
          <w:rFonts w:ascii="Courier New" w:hAnsi="Courier New" w:cs="Courier New"/>
          <w:sz w:val="16"/>
          <w:szCs w:val="16"/>
        </w:rPr>
        <w:tab/>
        <w:t>evalue</w:t>
      </w:r>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or chrom_dir in $( ls -d $org_dir*/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for orf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perl ~/genomes/extract_hmm_summary.pl $orf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r>
        <w:rPr>
          <w:rFonts w:ascii="Lucida Console" w:hAnsi="Lucida Console" w:cs="Lucida Console"/>
          <w:sz w:val="18"/>
          <w:szCs w:val="18"/>
        </w:rPr>
        <w:t>create_hmmer_stats_tbls.sql</w:t>
      </w:r>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w:t>
      </w:r>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hmmer_statistics_id</w:t>
      </w:r>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x_id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len</w:t>
      </w:r>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f</w:t>
      </w:r>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qlen</w:t>
      </w:r>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evalu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import_date timestamp not null default clock_timestamp()</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CREATE TABLE hmmer_statistics_import</w:t>
      </w:r>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tlen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orf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qlen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evalu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4A56CE0" w14:textId="39B9FE44" w:rsidR="00173E8D" w:rsidRDefault="00173E8D" w:rsidP="00173E8D">
      <w:pPr>
        <w:pStyle w:val="Heading3"/>
      </w:pPr>
      <w:r>
        <w:fldChar w:fldCharType="begin"/>
      </w:r>
      <w:r>
        <w:instrText xml:space="preserve"> autonumlgl </w:instrText>
      </w:r>
      <w:r>
        <w:fldChar w:fldCharType="end"/>
      </w:r>
      <w:r>
        <w:t xml:space="preserve"> import_hmmer_statistics.sql</w:t>
      </w:r>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truncate table hmmer_statistics_impor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copy hmmer_statistics_import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insert into hmmer_statistics</w:t>
      </w:r>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target, tlen, orf, qlen, evalue,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select target, tlen, orf, qlen, evalue,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from hmmer_statistics_import;</w:t>
      </w:r>
    </w:p>
    <w:p w14:paraId="1DFF95C2" w14:textId="77777777" w:rsidR="00173E8D" w:rsidRPr="00173E8D" w:rsidRDefault="00173E8D" w:rsidP="00173E8D">
      <w:pPr>
        <w:spacing w:after="0" w:line="240" w:lineRule="auto"/>
        <w:rPr>
          <w:rFonts w:ascii="Courier New" w:hAnsi="Courier New" w:cs="Courier New"/>
          <w:sz w:val="16"/>
          <w:szCs w:val="16"/>
        </w:rPr>
      </w:pPr>
    </w:p>
    <w:sectPr w:rsidR="00173E8D" w:rsidRPr="00173E8D" w:rsidSect="00B10A1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4D2FD" w14:textId="77777777" w:rsidR="004456C2" w:rsidRDefault="004456C2" w:rsidP="00B10A11">
      <w:pPr>
        <w:spacing w:after="0" w:line="240" w:lineRule="auto"/>
      </w:pPr>
      <w:r>
        <w:separator/>
      </w:r>
    </w:p>
  </w:endnote>
  <w:endnote w:type="continuationSeparator" w:id="0">
    <w:p w14:paraId="48A406ED" w14:textId="77777777" w:rsidR="004456C2" w:rsidRDefault="004456C2"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66354D" w:rsidRDefault="006635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6354D" w:rsidRDefault="0066354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6354D" w:rsidRDefault="006635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6354D" w:rsidRDefault="0066354D">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6354D" w:rsidRDefault="006635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ECED0" w14:textId="77777777" w:rsidR="004456C2" w:rsidRDefault="004456C2" w:rsidP="00B10A11">
      <w:pPr>
        <w:spacing w:after="0" w:line="240" w:lineRule="auto"/>
      </w:pPr>
      <w:r>
        <w:separator/>
      </w:r>
    </w:p>
  </w:footnote>
  <w:footnote w:type="continuationSeparator" w:id="0">
    <w:p w14:paraId="22E36A79" w14:textId="77777777" w:rsidR="004456C2" w:rsidRDefault="004456C2" w:rsidP="00B10A11">
      <w:pPr>
        <w:spacing w:after="0" w:line="240" w:lineRule="auto"/>
      </w:pPr>
      <w:r>
        <w:continuationSeparator/>
      </w:r>
    </w:p>
  </w:footnote>
  <w:footnote w:id="1">
    <w:p w14:paraId="2DD3CEB8" w14:textId="7D1DB36B" w:rsidR="0066354D" w:rsidRDefault="0066354D">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66354D" w:rsidRDefault="0066354D"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66354D" w:rsidRDefault="0066354D">
      <w:pPr>
        <w:pStyle w:val="FootnoteText"/>
      </w:pPr>
    </w:p>
  </w:footnote>
  <w:footnote w:id="3">
    <w:p w14:paraId="7D890F5A" w14:textId="15549AF6" w:rsidR="0066354D" w:rsidRPr="005331D6" w:rsidRDefault="0066354D"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66354D" w:rsidRDefault="0066354D">
      <w:pPr>
        <w:pStyle w:val="FootnoteText"/>
      </w:pPr>
    </w:p>
  </w:footnote>
  <w:footnote w:id="4">
    <w:p w14:paraId="5855EF77" w14:textId="258C1409" w:rsidR="0066354D" w:rsidRDefault="0066354D">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66354D" w:rsidRDefault="0066354D">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66354D" w:rsidRDefault="0066354D">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66354D" w:rsidRDefault="0066354D"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66354D" w:rsidRDefault="0066354D">
      <w:pPr>
        <w:pStyle w:val="FootnoteText"/>
      </w:pPr>
    </w:p>
  </w:footnote>
  <w:footnote w:id="8">
    <w:p w14:paraId="4F45063C" w14:textId="641D1B20" w:rsidR="0066354D" w:rsidRDefault="0066354D">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66354D" w:rsidRDefault="0066354D">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66354D" w:rsidRDefault="006635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6354D" w:rsidRDefault="0066354D">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66354D" w:rsidRDefault="006635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66354D" w:rsidRDefault="006635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C606D"/>
    <w:rsid w:val="000E61B3"/>
    <w:rsid w:val="000F556D"/>
    <w:rsid w:val="00113AE3"/>
    <w:rsid w:val="0016204C"/>
    <w:rsid w:val="00173E8D"/>
    <w:rsid w:val="00183730"/>
    <w:rsid w:val="001C132C"/>
    <w:rsid w:val="001C6E26"/>
    <w:rsid w:val="001C6EBA"/>
    <w:rsid w:val="001E123E"/>
    <w:rsid w:val="001E7049"/>
    <w:rsid w:val="001F002E"/>
    <w:rsid w:val="00207EFF"/>
    <w:rsid w:val="00226D94"/>
    <w:rsid w:val="00232197"/>
    <w:rsid w:val="0028086A"/>
    <w:rsid w:val="002A7B38"/>
    <w:rsid w:val="002D0383"/>
    <w:rsid w:val="002D44DE"/>
    <w:rsid w:val="00315623"/>
    <w:rsid w:val="00356329"/>
    <w:rsid w:val="00383494"/>
    <w:rsid w:val="003C2BE7"/>
    <w:rsid w:val="003C4590"/>
    <w:rsid w:val="004456C2"/>
    <w:rsid w:val="00464AD8"/>
    <w:rsid w:val="00464CFD"/>
    <w:rsid w:val="00494017"/>
    <w:rsid w:val="004B202F"/>
    <w:rsid w:val="004B3448"/>
    <w:rsid w:val="00501772"/>
    <w:rsid w:val="005075D8"/>
    <w:rsid w:val="005331D6"/>
    <w:rsid w:val="00535448"/>
    <w:rsid w:val="00553505"/>
    <w:rsid w:val="00560DF7"/>
    <w:rsid w:val="00573A8F"/>
    <w:rsid w:val="005D6698"/>
    <w:rsid w:val="005D7314"/>
    <w:rsid w:val="005F4BB5"/>
    <w:rsid w:val="006149AC"/>
    <w:rsid w:val="0066354D"/>
    <w:rsid w:val="00677DE4"/>
    <w:rsid w:val="006D4E6C"/>
    <w:rsid w:val="006D6A49"/>
    <w:rsid w:val="006E01F0"/>
    <w:rsid w:val="00711AF4"/>
    <w:rsid w:val="007325E3"/>
    <w:rsid w:val="0074276E"/>
    <w:rsid w:val="00751008"/>
    <w:rsid w:val="0079231F"/>
    <w:rsid w:val="007F1137"/>
    <w:rsid w:val="00812745"/>
    <w:rsid w:val="00836F88"/>
    <w:rsid w:val="0086262C"/>
    <w:rsid w:val="008B5C54"/>
    <w:rsid w:val="008C0C84"/>
    <w:rsid w:val="008E05BC"/>
    <w:rsid w:val="009060B2"/>
    <w:rsid w:val="009304CD"/>
    <w:rsid w:val="009A1CC2"/>
    <w:rsid w:val="009C6315"/>
    <w:rsid w:val="009E2A3B"/>
    <w:rsid w:val="00A24088"/>
    <w:rsid w:val="00A26B98"/>
    <w:rsid w:val="00A862E9"/>
    <w:rsid w:val="00A95282"/>
    <w:rsid w:val="00AD20D2"/>
    <w:rsid w:val="00AD4F62"/>
    <w:rsid w:val="00B10278"/>
    <w:rsid w:val="00B10A11"/>
    <w:rsid w:val="00B44952"/>
    <w:rsid w:val="00B5561C"/>
    <w:rsid w:val="00B84EB5"/>
    <w:rsid w:val="00B91F1D"/>
    <w:rsid w:val="00BE0894"/>
    <w:rsid w:val="00BE6F8C"/>
    <w:rsid w:val="00BE7F51"/>
    <w:rsid w:val="00C67271"/>
    <w:rsid w:val="00CB0620"/>
    <w:rsid w:val="00CB1E32"/>
    <w:rsid w:val="00CD1199"/>
    <w:rsid w:val="00CE2441"/>
    <w:rsid w:val="00CF4ED8"/>
    <w:rsid w:val="00D01232"/>
    <w:rsid w:val="00D021BF"/>
    <w:rsid w:val="00D0772B"/>
    <w:rsid w:val="00D466A1"/>
    <w:rsid w:val="00D94D35"/>
    <w:rsid w:val="00D953D0"/>
    <w:rsid w:val="00DB3B7B"/>
    <w:rsid w:val="00DD4D86"/>
    <w:rsid w:val="00E30324"/>
    <w:rsid w:val="00E4756C"/>
    <w:rsid w:val="00E97D5F"/>
    <w:rsid w:val="00EA43B9"/>
    <w:rsid w:val="00EA49D3"/>
    <w:rsid w:val="00EB1B9B"/>
    <w:rsid w:val="00EB5DDE"/>
    <w:rsid w:val="00EF5D89"/>
    <w:rsid w:val="00F05801"/>
    <w:rsid w:val="00F36F3D"/>
    <w:rsid w:val="00F8549F"/>
    <w:rsid w:val="00FB61E6"/>
    <w:rsid w:val="00FC67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3642D4"/>
    <w:rsid w:val="003676F0"/>
    <w:rsid w:val="003C6161"/>
    <w:rsid w:val="004D072F"/>
    <w:rsid w:val="00715F75"/>
    <w:rsid w:val="007D70EE"/>
    <w:rsid w:val="007E5C56"/>
    <w:rsid w:val="00AA597D"/>
    <w:rsid w:val="00AB6AC3"/>
    <w:rsid w:val="00AC2FBE"/>
    <w:rsid w:val="00AC7E98"/>
    <w:rsid w:val="00BA157A"/>
    <w:rsid w:val="00C835E4"/>
    <w:rsid w:val="00CA7E6A"/>
    <w:rsid w:val="00D12DC7"/>
    <w:rsid w:val="00D459BE"/>
    <w:rsid w:val="00D560C9"/>
    <w:rsid w:val="00E21208"/>
    <w:rsid w:val="00F138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7D4436-C466-47AA-A1EA-002FB105B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TotalTime>
  <Pages>19</Pages>
  <Words>2818</Words>
  <Characters>1606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8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67</cp:revision>
  <dcterms:created xsi:type="dcterms:W3CDTF">2020-01-21T17:09:00Z</dcterms:created>
  <dcterms:modified xsi:type="dcterms:W3CDTF">2020-02-13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